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68EE5265" w14:textId="19DBDAC4" w:rsidR="00A30917" w:rsidRDefault="00A30917" w:rsidP="001F3C25">
      <w:pPr>
        <w:spacing w:line="480" w:lineRule="auto"/>
        <w:rPr>
          <w:rFonts w:ascii="Times New Roman" w:hAnsi="Times New Roman" w:cs="Times New Roman"/>
        </w:rPr>
      </w:pP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40B6494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 and 580 in the inland valleys of the East Bay (Bay Area)</w:t>
      </w:r>
      <w:r w:rsidR="001F3C25">
        <w:rPr>
          <w:rFonts w:ascii="Times New Roman" w:hAnsi="Times New Roman" w:cs="Times New Roman"/>
        </w:rPr>
        <w:t xml:space="preserve">, and </w:t>
      </w:r>
      <w:r w:rsidR="001F3C25" w:rsidRPr="00A30917">
        <w:rPr>
          <w:rFonts w:ascii="Times New Roman" w:hAnsi="Times New Roman" w:cs="Times New Roman"/>
        </w:rPr>
        <w:t>Interstate 80 and State Route 50</w:t>
      </w:r>
      <w:r w:rsidR="001F3C25">
        <w:rPr>
          <w:rFonts w:ascii="Times New Roman" w:hAnsi="Times New Roman" w:cs="Times New Roman"/>
        </w:rPr>
        <w:t xml:space="preserve"> in the </w:t>
      </w:r>
      <w:r w:rsidR="001F3C25" w:rsidRPr="00A30917">
        <w:rPr>
          <w:rFonts w:ascii="Times New Roman" w:hAnsi="Times New Roman" w:cs="Times New Roman"/>
        </w:rPr>
        <w:t>lower Sierra Nevada Foothills</w:t>
      </w:r>
      <w:r w:rsidR="00AB434E">
        <w:rPr>
          <w:rFonts w:ascii="Times New Roman" w:hAnsi="Times New Roman" w:cs="Times New Roman"/>
        </w:rPr>
        <w:t xml:space="preserve"> (LSNF)</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Bay Area highways were travelled by </w:t>
      </w:r>
      <w:r w:rsidR="00AB434E">
        <w:rPr>
          <w:rFonts w:ascii="Times New Roman" w:hAnsi="Times New Roman" w:cs="Times New Roman"/>
        </w:rPr>
        <w:t>&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LSNF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1B2F67D" w:rsidR="001F3C25" w:rsidRDefault="00AB434E" w:rsidP="001F3C25">
      <w:pPr>
        <w:spacing w:line="480" w:lineRule="auto"/>
        <w:rPr>
          <w:rFonts w:ascii="Times New Roman" w:hAnsi="Times New Roman" w:cs="Times New Roman"/>
        </w:rPr>
      </w:pPr>
      <w:r>
        <w:rPr>
          <w:rFonts w:ascii="Times New Roman" w:hAnsi="Times New Roman" w:cs="Times New Roman"/>
        </w:rPr>
        <w:t>We studied both</w:t>
      </w:r>
      <w:r w:rsidR="001F3C25">
        <w:rPr>
          <w:rFonts w:ascii="Times New Roman" w:hAnsi="Times New Roman" w:cs="Times New Roman"/>
        </w:rPr>
        <w:t xml:space="preserve"> coyote and gray foxes separated</w:t>
      </w:r>
      <w:r>
        <w:rPr>
          <w:rFonts w:ascii="Times New Roman" w:hAnsi="Times New Roman" w:cs="Times New Roman"/>
        </w:rPr>
        <w:t xml:space="preserve"> by </w:t>
      </w:r>
      <w:r>
        <w:rPr>
          <w:rFonts w:ascii="Times New Roman" w:hAnsi="Times New Roman" w:cs="Times New Roman"/>
        </w:rPr>
        <w:t xml:space="preserve">State Route </w:t>
      </w:r>
      <w:r w:rsidRPr="00A30917">
        <w:rPr>
          <w:rFonts w:ascii="Times New Roman" w:hAnsi="Times New Roman" w:cs="Times New Roman"/>
        </w:rPr>
        <w:t>49</w:t>
      </w:r>
      <w:r>
        <w:rPr>
          <w:rFonts w:ascii="Times New Roman" w:hAnsi="Times New Roman" w:cs="Times New Roman"/>
        </w:rPr>
        <w:t xml:space="preserve"> and 20</w:t>
      </w:r>
      <w:r w:rsidRPr="00A30917">
        <w:rPr>
          <w:rFonts w:ascii="Times New Roman" w:hAnsi="Times New Roman" w:cs="Times New Roman"/>
        </w:rPr>
        <w:t xml:space="preserve"> between the cities of Auburn and Grass Valley in the Sierra Nevada Foothills</w:t>
      </w:r>
      <w:r>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 timber, and managed forest operated by land trusts and the US Forest Service</w:t>
      </w:r>
      <w:r w:rsidR="001D6D1F">
        <w:rPr>
          <w:rFonts w:ascii="Times New Roman" w:hAnsi="Times New Roman" w:cs="Times New Roman"/>
        </w:rPr>
        <w:t xml:space="preserve">. </w:t>
      </w:r>
    </w:p>
    <w:p w14:paraId="4C2DE1D4" w14:textId="626BF8B3" w:rsidR="001D6D1F" w:rsidRDefault="00A30917" w:rsidP="001F3C25">
      <w:pPr>
        <w:spacing w:line="480" w:lineRule="auto"/>
        <w:rPr>
          <w:rFonts w:ascii="Times New Roman" w:hAnsi="Times New Roman" w:cs="Times New Roman"/>
        </w:rPr>
      </w:pPr>
      <w:commentRangeStart w:id="0"/>
      <w:r w:rsidRPr="00A30917">
        <w:rPr>
          <w:rFonts w:ascii="Times New Roman" w:hAnsi="Times New Roman" w:cs="Times New Roman"/>
        </w:rPr>
        <w:lastRenderedPageBreak/>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commentRangeEnd w:id="0"/>
      <w:r w:rsidR="00707500">
        <w:rPr>
          <w:rStyle w:val="CommentReference"/>
        </w:rPr>
        <w:commentReference w:id="0"/>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Atkinson and </w:t>
      </w:r>
      <w:proofErr w:type="spellStart"/>
      <w:r w:rsidRPr="00A30917">
        <w:rPr>
          <w:rFonts w:ascii="Times New Roman" w:hAnsi="Times New Roman" w:cs="Times New Roman"/>
        </w:rPr>
        <w:t>Shackelton</w:t>
      </w:r>
      <w:proofErr w:type="spellEnd"/>
      <w:r w:rsidRPr="00A30917">
        <w:rPr>
          <w:rFonts w:ascii="Times New Roman" w:hAnsi="Times New Roman" w:cs="Times New Roman"/>
        </w:rPr>
        <w:t xml:space="preserve"> 1991, Grinder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1, Grubbs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9).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LSNF</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2382DCF8"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ins w:id="1" w:author="Amanda Elise Coen" w:date="2020-12-17T13:04:00Z">
        <w:r>
          <w:rPr>
            <w:rFonts w:ascii="Times New Roman" w:hAnsi="Times New Roman" w:cs="Times New Roman"/>
          </w:rPr>
          <w:t xml:space="preserve">in </w:t>
        </w:r>
        <w:r w:rsidRPr="00A30917">
          <w:rPr>
            <w:rFonts w:ascii="Times New Roman" w:hAnsi="Times New Roman" w:cs="Times New Roman"/>
          </w:rPr>
          <w:t xml:space="preserve">open space and parkland in regions </w:t>
        </w:r>
      </w:ins>
      <w:r w:rsidR="00EB076A">
        <w:rPr>
          <w:rFonts w:ascii="Times New Roman" w:hAnsi="Times New Roman" w:cs="Times New Roman"/>
        </w:rPr>
        <w:t xml:space="preserve">within 10 km </w:t>
      </w:r>
      <w:ins w:id="2" w:author="Amanda Elise Coen" w:date="2020-12-17T13:04:00Z">
        <w:r w:rsidRPr="00A30917">
          <w:rPr>
            <w:rFonts w:ascii="Times New Roman" w:hAnsi="Times New Roman" w:cs="Times New Roman"/>
          </w:rPr>
          <w:t>adjacent to the study highways</w:t>
        </w:r>
        <w:r>
          <w:rPr>
            <w:rFonts w:ascii="Times New Roman" w:hAnsi="Times New Roman" w:cs="Times New Roman"/>
          </w:rPr>
          <w:t xml:space="preserve"> </w:t>
        </w:r>
      </w:ins>
      <w:ins w:id="3" w:author="Amanda Elise Coen" w:date="2020-12-17T13:05:00Z">
        <w:r>
          <w:rPr>
            <w:rFonts w:ascii="Times New Roman" w:hAnsi="Times New Roman" w:cs="Times New Roman"/>
          </w:rPr>
          <w:t>or along road transects within 13 km o</w:t>
        </w:r>
      </w:ins>
      <w:ins w:id="4" w:author="Amanda Elise Coen" w:date="2020-12-17T13:06:00Z">
        <w:r>
          <w:rPr>
            <w:rFonts w:ascii="Times New Roman" w:hAnsi="Times New Roman" w:cs="Times New Roman"/>
          </w:rPr>
          <w:t>f the SR 20 and 49.</w:t>
        </w:r>
      </w:ins>
      <w:r w:rsidRPr="00A30917">
        <w:rPr>
          <w:rFonts w:ascii="Times New Roman" w:hAnsi="Times New Roman" w:cs="Times New Roman"/>
        </w:rPr>
        <w:t xml:space="preserve"> </w:t>
      </w:r>
      <w:commentRangeStart w:id="5"/>
      <w:del w:id="6" w:author="Amanda Elise Coen" w:date="2020-12-17T13:04:00Z">
        <w:r w:rsidRPr="00A30917" w:rsidDel="001D6D1F">
          <w:rPr>
            <w:rFonts w:ascii="Times New Roman" w:hAnsi="Times New Roman" w:cs="Times New Roman"/>
          </w:rPr>
          <w:delText>115.8 square km</w:delText>
        </w:r>
        <w:r w:rsidDel="001D6D1F">
          <w:rPr>
            <w:rFonts w:ascii="Times New Roman" w:hAnsi="Times New Roman" w:cs="Times New Roman"/>
          </w:rPr>
          <w:delText xml:space="preserve"> </w:delText>
        </w:r>
        <w:commentRangeEnd w:id="5"/>
        <w:r w:rsidDel="001D6D1F">
          <w:rPr>
            <w:rStyle w:val="CommentReference"/>
          </w:rPr>
          <w:commentReference w:id="5"/>
        </w:r>
        <w:r w:rsidDel="001D6D1F">
          <w:rPr>
            <w:rFonts w:ascii="Times New Roman" w:hAnsi="Times New Roman" w:cs="Times New Roman"/>
          </w:rPr>
          <w:delText>(Bay Area)</w:delText>
        </w:r>
        <w:r w:rsidRPr="00A30917" w:rsidDel="001D6D1F">
          <w:rPr>
            <w:rFonts w:ascii="Times New Roman" w:hAnsi="Times New Roman" w:cs="Times New Roman"/>
          </w:rPr>
          <w:delText xml:space="preserve"> </w:delText>
        </w:r>
        <w:r w:rsidDel="001D6D1F">
          <w:rPr>
            <w:rFonts w:ascii="Times New Roman" w:hAnsi="Times New Roman" w:cs="Times New Roman"/>
          </w:rPr>
          <w:delText xml:space="preserve">and </w:delText>
        </w:r>
        <w:r w:rsidRPr="00A30917" w:rsidDel="001D6D1F">
          <w:rPr>
            <w:rFonts w:ascii="Times New Roman" w:hAnsi="Times New Roman" w:cs="Times New Roman"/>
          </w:rPr>
          <w:delText xml:space="preserve">130 square km </w:delText>
        </w:r>
        <w:r w:rsidDel="001D6D1F">
          <w:rPr>
            <w:rFonts w:ascii="Times New Roman" w:hAnsi="Times New Roman" w:cs="Times New Roman"/>
          </w:rPr>
          <w:delText xml:space="preserve">(LNSF) </w:delText>
        </w:r>
        <w:r w:rsidRPr="00A30917" w:rsidDel="001D6D1F">
          <w:rPr>
            <w:rFonts w:ascii="Times New Roman" w:hAnsi="Times New Roman" w:cs="Times New Roman"/>
          </w:rPr>
          <w:delText>of open space and parkland in regions adjacent to the study highways</w:delText>
        </w:r>
      </w:del>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139EF4F5" w:rsidR="00835A95" w:rsidRDefault="00835A95" w:rsidP="00835A95">
      <w:pPr>
        <w:spacing w:line="480" w:lineRule="auto"/>
        <w:rPr>
          <w:rFonts w:ascii="Times New Roman" w:hAnsi="Times New Roman" w:cs="Times New Roman"/>
        </w:rPr>
      </w:pPr>
      <w:r w:rsidRPr="00835A95">
        <w:rPr>
          <w:rFonts w:ascii="Times New Roman" w:hAnsi="Times New Roman" w:cs="Times New Roman"/>
        </w:rPr>
        <w:t>Samples were identified to the species level by sequencing a portion of the cytochrome b gene. Cytochrome b is a region of mitochondrial DNA commonly used to distinguish between mammal species</w:t>
      </w:r>
      <w:r>
        <w:rPr>
          <w:rFonts w:ascii="Times New Roman" w:hAnsi="Times New Roman" w:cs="Times New Roman"/>
        </w:rPr>
        <w:t xml:space="preserve"> </w:t>
      </w:r>
      <w:r w:rsidRPr="00835A95">
        <w:rPr>
          <w:rFonts w:ascii="Times New Roman" w:hAnsi="Times New Roman" w:cs="Times New Roman"/>
          <w:highlight w:val="yellow"/>
        </w:rPr>
        <w:t>()</w:t>
      </w:r>
      <w:r w:rsidRPr="00835A95">
        <w:rPr>
          <w:rFonts w:ascii="Times New Roman" w:hAnsi="Times New Roman" w:cs="Times New Roman"/>
        </w:rPr>
        <w:t xml:space="preserve">. All samples identified as non-target species (e.g. bobcat, skunk) were archived for future study. Samples confirmed to have originated from coyote were genotyped using 13 microsatellite loci optimized </w:t>
      </w:r>
      <w:r w:rsidRPr="00835A95">
        <w:rPr>
          <w:rFonts w:ascii="Times New Roman" w:hAnsi="Times New Roman" w:cs="Times New Roman"/>
        </w:rPr>
        <w:lastRenderedPageBreak/>
        <w:t xml:space="preserve">for use with coyote fecal DNA: AHT137, AHT142, AHTh171, CPH11, CPH18, CXX279, CXX374, CXX468, CXX602, INU055, REN54P11, REN162C04, and REN169O18 (Quinn &amp; Sacks 2014). Those samples identified as originating from gray fox were genotyped using 14/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w:t>
      </w:r>
      <w:proofErr w:type="spellStart"/>
      <w:r w:rsidRPr="00835A95">
        <w:rPr>
          <w:rFonts w:ascii="Times New Roman" w:hAnsi="Times New Roman" w:cs="Times New Roman"/>
        </w:rPr>
        <w:t>Paetkau</w:t>
      </w:r>
      <w:proofErr w:type="spellEnd"/>
      <w:r w:rsidRPr="00835A95">
        <w:rPr>
          <w:rFonts w:ascii="Times New Roman" w:hAnsi="Times New Roman" w:cs="Times New Roman"/>
        </w:rPr>
        <w:t xml:space="preserve"> 2005).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proofErr w:type="spellStart"/>
      <w:r w:rsidRPr="00835A95">
        <w:rPr>
          <w:rFonts w:ascii="Times New Roman" w:hAnsi="Times New Roman" w:cs="Times New Roman"/>
        </w:rPr>
        <w:t>Galpern</w:t>
      </w:r>
      <w:proofErr w:type="spellEnd"/>
      <w:r w:rsidRPr="00835A95">
        <w:rPr>
          <w:rFonts w:ascii="Times New Roman" w:hAnsi="Times New Roman" w:cs="Times New Roman"/>
        </w:rPr>
        <w:t xml:space="preserve">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28506AAB"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06;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We used sides of SR 49</w:t>
      </w:r>
      <w:r w:rsidR="00DD7067" w:rsidRPr="00DD7067">
        <w:rPr>
          <w:rFonts w:ascii="Times New Roman" w:eastAsia="Calibri" w:hAnsi="Times New Roman" w:cs="Times New Roman"/>
        </w:rPr>
        <w:t xml:space="preserve"> and 20</w:t>
      </w:r>
      <w:r w:rsidR="00DD7067" w:rsidRPr="00DD7067">
        <w:rPr>
          <w:rFonts w:ascii="Times New Roman" w:eastAsia="Calibri" w:hAnsi="Times New Roman" w:cs="Times New Roman"/>
        </w:rPr>
        <w:t xml:space="preserve"> as sampling locations for </w:t>
      </w:r>
      <w:r w:rsidR="00DD7067" w:rsidRPr="00DD7067">
        <w:rPr>
          <w:rFonts w:ascii="Times New Roman" w:eastAsia="Calibri" w:hAnsi="Times New Roman" w:cs="Times New Roman"/>
        </w:rPr>
        <w:t xml:space="preserve">samples collected along SR 49 and 20, and open space region as sampling location along the other study highways for </w:t>
      </w:r>
      <w:r w:rsidR="00DD7067" w:rsidRPr="00DD7067">
        <w:rPr>
          <w:rFonts w:ascii="Times New Roman" w:eastAsia="Calibri" w:hAnsi="Times New Roman" w:cs="Times New Roman"/>
        </w:rPr>
        <w:t>these and later analyses.</w:t>
      </w:r>
      <w:r w:rsidR="00DD7067" w:rsidRPr="00DD7067">
        <w:rPr>
          <w:rFonts w:ascii="Times New Roman" w:eastAsia="Calibri" w:hAnsi="Times New Roman" w:cs="Times New Roman"/>
        </w:rPr>
        <w:t xml:space="preserve"> </w:t>
      </w:r>
      <w:r w:rsidR="00DD7067" w:rsidRPr="00DD7067">
        <w:rPr>
          <w:rFonts w:ascii="Times New Roman" w:hAnsi="Times New Roman" w:cs="Times New Roman"/>
        </w:rPr>
        <w:t xml:space="preserve">We then examined genetic diversity within and among coyote populations in our study areas by calculating the number of alleles, allelic richness, and expected and observed heterozygosity (He, Ho)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D7067" w:rsidRPr="00DD7067">
        <w:rPr>
          <w:rFonts w:ascii="Times New Roman" w:hAnsi="Times New Roman" w:cs="Times New Roman"/>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w:t>
      </w:r>
      <w:r w:rsidR="00DD7067" w:rsidRPr="00DD7067">
        <w:rPr>
          <w:rFonts w:ascii="Times New Roman" w:hAnsi="Times New Roman" w:cs="Times New Roman"/>
        </w:rPr>
        <w:lastRenderedPageBreak/>
        <w:t xml:space="preserve">sample sizes. </w:t>
      </w:r>
      <w:r w:rsidR="00DD7067" w:rsidRPr="00DD7067">
        <w:rPr>
          <w:rFonts w:ascii="Times New Roman" w:hAnsi="Times New Roman" w:cs="Times New Roman"/>
        </w:rPr>
        <w:t xml:space="preserve"> </w:t>
      </w:r>
      <w:r w:rsidR="00DD7067" w:rsidRPr="00DD7067">
        <w:rPr>
          <w:rFonts w:ascii="Times New Roman" w:hAnsi="Times New Roman" w:cs="Times New Roman"/>
        </w:rPr>
        <w:t xml:space="preserve">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5ACDA67C"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proofErr w:type="spellStart"/>
      <w:r w:rsidRPr="005178A3">
        <w:rPr>
          <w:rFonts w:ascii="Times New Roman" w:hAnsi="Times New Roman" w:cs="Times New Roman"/>
        </w:rPr>
        <w:t>Hubisz</w:t>
      </w:r>
      <w:proofErr w:type="spellEnd"/>
      <w:r w:rsidRPr="005178A3">
        <w:rPr>
          <w:rFonts w:ascii="Times New Roman" w:hAnsi="Times New Roman" w:cs="Times New Roman"/>
        </w:rPr>
        <w:t xml:space="preserve"> et al. (2009) LOCPRIOR model that improves STRUCTURE’s ability to detect weak population structure by using geographic sampling location as a prior. We also used the population admixture model with correlated allele frequencies. Each run consisted of 100,000 Markov chain Monte Carlo iterations following a burn-in period of 10,000 iterations. We tested the likelihood of K=1 through K=4 for the Bay Area and K=1 through K=6</w:t>
      </w:r>
      <w:r>
        <w:rPr>
          <w:rFonts w:ascii="Times New Roman" w:hAnsi="Times New Roman" w:cs="Times New Roman"/>
        </w:rPr>
        <w:t xml:space="preserve"> </w:t>
      </w:r>
      <w:r w:rsidRPr="005178A3">
        <w:rPr>
          <w:rFonts w:ascii="Times New Roman" w:hAnsi="Times New Roman" w:cs="Times New Roman"/>
        </w:rPr>
        <w:t xml:space="preserve">for the Sierra Nevada foothills dataset,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CLUMPP (Jakobsson and Rosenberg 2007) was used to compile individual assignments across replicates and we used custom R code implemented in  the ggplot2 package to create bar plots to visualize results.</w:t>
      </w:r>
    </w:p>
    <w:p w14:paraId="4E85074C" w14:textId="4755C244" w:rsidR="005178A3"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also examined population genetic structure by estimating pairwise FST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Significance of pairwise FST values was determined through 999 permutations. We also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2;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8)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w:t>
      </w:r>
      <w:r w:rsidRPr="005178A3">
        <w:rPr>
          <w:rFonts w:ascii="Times New Roman" w:hAnsi="Times New Roman" w:cs="Times New Roman"/>
        </w:rPr>
        <w:lastRenderedPageBreak/>
        <w:t>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proofErr w:type="spellStart"/>
      <w:r w:rsidRPr="005178A3">
        <w:rPr>
          <w:rFonts w:ascii="Times New Roman" w:hAnsi="Times New Roman" w:cs="Times New Roman"/>
        </w:rPr>
        <w:t>Ecodist</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Goslee</w:t>
      </w:r>
      <w:proofErr w:type="spellEnd"/>
      <w:r w:rsidRPr="005178A3">
        <w:rPr>
          <w:rFonts w:ascii="Times New Roman" w:hAnsi="Times New Roman" w:cs="Times New Roman"/>
        </w:rPr>
        <w:t xml:space="preserve"> et al. 2015).</w:t>
      </w:r>
      <w:r>
        <w:rPr>
          <w:rFonts w:ascii="Times New Roman" w:hAnsi="Times New Roman" w:cs="Times New Roman"/>
        </w:rPr>
        <w:t xml:space="preserve"> </w:t>
      </w:r>
      <w:r w:rsidRPr="005178A3">
        <w:rPr>
          <w:rFonts w:ascii="Times New Roman" w:hAnsi="Times New Roman" w:cs="Times New Roman"/>
        </w:rPr>
        <w:t xml:space="preserve">To determine whether the study highways have a significant effect on genetic distance between sampling locations, we performed partial Mantel tests, also in </w:t>
      </w:r>
      <w:proofErr w:type="spellStart"/>
      <w:r w:rsidRPr="005178A3">
        <w:rPr>
          <w:rFonts w:ascii="Times New Roman" w:hAnsi="Times New Roman" w:cs="Times New Roman"/>
        </w:rPr>
        <w:t>Ecodist</w:t>
      </w:r>
      <w:proofErr w:type="spellEnd"/>
      <w:r w:rsidRPr="005178A3">
        <w:rPr>
          <w:rFonts w:ascii="Times New Roman" w:hAnsi="Times New Roman" w:cs="Times New Roman"/>
        </w:rPr>
        <w:t>, where we assigned a dummy variable to pairs of populations to designate whether they were on the same side (=0) or different side (=1) of the highway from each other.</w:t>
      </w:r>
      <w:r>
        <w:rPr>
          <w:rFonts w:ascii="Times New Roman" w:hAnsi="Times New Roman" w:cs="Times New Roman"/>
        </w:rPr>
        <w:t xml:space="preserve"> </w:t>
      </w:r>
      <w:r w:rsidRPr="005178A3">
        <w:rPr>
          <w:rFonts w:ascii="Times New Roman" w:hAnsi="Times New Roman" w:cs="Times New Roman"/>
        </w:rPr>
        <w:t>Within the study region, there is a trend of increasing traffic volumes from north to south along SR 49</w:t>
      </w:r>
      <w:r>
        <w:rPr>
          <w:rFonts w:ascii="Times New Roman" w:hAnsi="Times New Roman" w:cs="Times New Roman"/>
        </w:rPr>
        <w:t>, and away from urban centers in the Sacramento and East Bay regions</w:t>
      </w:r>
      <w:r w:rsidRPr="005178A3">
        <w:rPr>
          <w:rFonts w:ascii="Times New Roman" w:hAnsi="Times New Roman" w:cs="Times New Roman"/>
        </w:rPr>
        <w:t xml:space="preserve"> (Figure 1). To examine the influence of traffic volumes on genetic distance between sampling locations, we also performed partial Mantel tests where we assigned a dummy variable to pairs of sampling locations to designate whether they were adjacent to a section of highway with low to moderate traffic volume (=0) or moderate to high traffic volume (=1).</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18EA6266"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w:t>
      </w:r>
      <w:r w:rsidRPr="005178A3">
        <w:rPr>
          <w:rFonts w:ascii="Times New Roman" w:hAnsi="Times New Roman" w:cs="Times New Roman"/>
        </w:rPr>
        <w:t>scats from our hiking transects</w:t>
      </w:r>
      <w:r>
        <w:rPr>
          <w:rFonts w:ascii="Times New Roman" w:hAnsi="Times New Roman" w:cs="Times New Roman"/>
        </w:rPr>
        <w:t xml:space="preserve"> 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 xml:space="preserve">The species identification test revealed that </w:t>
      </w:r>
      <w:commentRangeStart w:id="7"/>
      <w:r w:rsidRPr="005178A3">
        <w:rPr>
          <w:rFonts w:ascii="Times New Roman" w:hAnsi="Times New Roman" w:cs="Times New Roman"/>
        </w:rPr>
        <w:t>1</w:t>
      </w:r>
      <w:r>
        <w:rPr>
          <w:rFonts w:ascii="Times New Roman" w:hAnsi="Times New Roman" w:cs="Times New Roman"/>
        </w:rPr>
        <w:t>90</w:t>
      </w:r>
      <w:commentRangeEnd w:id="7"/>
      <w:r w:rsidR="00491375">
        <w:rPr>
          <w:rStyle w:val="CommentReference"/>
        </w:rPr>
        <w:commentReference w:id="7"/>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commentRangeStart w:id="8"/>
      <w:r w:rsidR="00491375" w:rsidRPr="00491375">
        <w:rPr>
          <w:rFonts w:ascii="Times New Roman" w:hAnsi="Times New Roman" w:cs="Times New Roman"/>
        </w:rPr>
        <w:t>Of these, 14 and 57 were unique coyote and gray fox genotypes</w:t>
      </w:r>
      <w:commentRangeEnd w:id="8"/>
      <w:r w:rsidR="00491375">
        <w:rPr>
          <w:rStyle w:val="CommentReference"/>
        </w:rPr>
        <w:commentReference w:id="8"/>
      </w:r>
      <w:r w:rsidR="00491375" w:rsidRPr="00491375">
        <w:rPr>
          <w:rFonts w:ascii="Times New Roman" w:hAnsi="Times New Roman" w:cs="Times New Roman"/>
        </w:rPr>
        <w:t xml:space="preserve">, respectively. </w:t>
      </w:r>
      <w:commentRangeStart w:id="9"/>
      <w:r w:rsidR="00491375" w:rsidRPr="00491375">
        <w:rPr>
          <w:rFonts w:ascii="Times New Roman" w:hAnsi="Times New Roman" w:cs="Times New Roman"/>
        </w:rPr>
        <w:t>Coyote samples were distributed equally on either side of the highway</w:t>
      </w:r>
      <w:commentRangeEnd w:id="9"/>
      <w:r w:rsidR="00491375">
        <w:rPr>
          <w:rStyle w:val="CommentReference"/>
        </w:rPr>
        <w:commentReference w:id="9"/>
      </w:r>
      <w:r w:rsidR="00491375" w:rsidRPr="00491375">
        <w:rPr>
          <w:rFonts w:ascii="Times New Roman" w:hAnsi="Times New Roman" w:cs="Times New Roman"/>
        </w:rPr>
        <w:t>, with 7 individuals in both East and West of SR 49. In gray fox, there were 37 samples on the East side of SR 49 and 20 samples on the West side.</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584BE484"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that contained no close relatives (see below), no significant deviation from linkage equilibrium was observed at any loci after implementing the sequential Bonferroni correction (alpha = 0.0039). </w:t>
      </w:r>
      <w:commentRangeStart w:id="10"/>
      <w:r w:rsidRPr="00491375">
        <w:rPr>
          <w:rFonts w:ascii="Times New Roman" w:hAnsi="Times New Roman" w:cs="Times New Roman"/>
        </w:rPr>
        <w:t xml:space="preserve">However, eight loci deviated significantly from Hardy Weinberg equilibrium in at least one </w:t>
      </w:r>
      <w:r w:rsidRPr="00491375">
        <w:rPr>
          <w:rFonts w:ascii="Times New Roman" w:hAnsi="Times New Roman" w:cs="Times New Roman"/>
        </w:rPr>
        <w:lastRenderedPageBreak/>
        <w:t>population</w:t>
      </w:r>
      <w:r>
        <w:rPr>
          <w:rFonts w:ascii="Times New Roman" w:hAnsi="Times New Roman" w:cs="Times New Roman"/>
        </w:rPr>
        <w:t xml:space="preserve"> for coyote</w:t>
      </w:r>
      <w:r w:rsidRPr="00491375">
        <w:rPr>
          <w:rFonts w:ascii="Times New Roman" w:hAnsi="Times New Roman" w:cs="Times New Roman"/>
        </w:rPr>
        <w:t xml:space="preserve">. Seven </w:t>
      </w:r>
      <w:commentRangeEnd w:id="10"/>
      <w:r>
        <w:rPr>
          <w:rStyle w:val="CommentReference"/>
        </w:rPr>
        <w:commentReference w:id="10"/>
      </w:r>
      <w:commentRangeStart w:id="11"/>
      <w:r w:rsidRPr="00491375">
        <w:rPr>
          <w:rFonts w:ascii="Times New Roman" w:hAnsi="Times New Roman" w:cs="Times New Roman"/>
        </w:rPr>
        <w:t xml:space="preserve">of eight loci were out of Hardy Weinberg equilibrium </w:t>
      </w:r>
      <w:commentRangeEnd w:id="11"/>
      <w:r>
        <w:rPr>
          <w:rStyle w:val="CommentReference"/>
        </w:rPr>
        <w:commentReference w:id="11"/>
      </w:r>
      <w:r w:rsidRPr="00491375">
        <w:rPr>
          <w:rFonts w:ascii="Times New Roman" w:hAnsi="Times New Roman" w:cs="Times New Roman"/>
        </w:rPr>
        <w:t>only in W680 or S80-N50.</w:t>
      </w:r>
      <w:r w:rsidR="00F50C30">
        <w:rPr>
          <w:rFonts w:ascii="Times New Roman" w:hAnsi="Times New Roman" w:cs="Times New Roman"/>
        </w:rPr>
        <w:t xml:space="preserve"> </w:t>
      </w:r>
      <w:r w:rsidR="00F50C30" w:rsidRPr="00F50C30">
        <w:rPr>
          <w:rFonts w:ascii="Times New Roman" w:hAnsi="Times New Roman" w:cs="Times New Roman"/>
        </w:rPr>
        <w:t>In gray fox, however, eight loci (CHP8, RFCHP2, FH2088, FH2004, AHTh171, FH2010, CXX402 and RF2001) were significantly out of equilibrium. This was likely due to family structure in our gray fox samples (see below).</w:t>
      </w:r>
    </w:p>
    <w:p w14:paraId="171C925F" w14:textId="4162FAB4"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NF), 91 (East), and 75 (West)</w:t>
      </w:r>
      <w:r w:rsidRPr="00F50C30">
        <w:rPr>
          <w:rFonts w:ascii="Times New Roman" w:hAnsi="Times New Roman" w:cs="Times New Roman"/>
        </w:rPr>
        <w:t xml:space="preserve">, respectively. </w:t>
      </w:r>
      <w:r>
        <w:rPr>
          <w:rFonts w:ascii="Times New Roman" w:hAnsi="Times New Roman" w:cs="Times New Roman"/>
        </w:rPr>
        <w:t>For gray fox, the number of alleles observed ranged from 96 (East), and 85 (West).</w:t>
      </w:r>
    </w:p>
    <w:p w14:paraId="65F666E5" w14:textId="072D1102" w:rsidR="00F50C30"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8-4.2 in the Bay Area</w:t>
      </w:r>
      <w:r>
        <w:rPr>
          <w:rFonts w:ascii="Times New Roman" w:hAnsi="Times New Roman" w:cs="Times New Roman"/>
        </w:rPr>
        <w:t>,</w:t>
      </w:r>
      <w:r w:rsidRPr="00F50C30">
        <w:rPr>
          <w:rFonts w:ascii="Times New Roman" w:hAnsi="Times New Roman" w:cs="Times New Roman"/>
        </w:rPr>
        <w:t xml:space="preserve"> 2.9-3.9 in the Sierra Nevada foothills</w:t>
      </w:r>
      <w:r>
        <w:rPr>
          <w:rFonts w:ascii="Times New Roman" w:hAnsi="Times New Roman" w:cs="Times New Roman"/>
        </w:rPr>
        <w:t xml:space="preserve">, </w:t>
      </w:r>
      <w:r w:rsidRPr="00F50C30">
        <w:rPr>
          <w:rFonts w:ascii="Times New Roman" w:hAnsi="Times New Roman" w:cs="Times New Roman"/>
        </w:rPr>
        <w:t xml:space="preserve">7.00 </w:t>
      </w:r>
      <w:r>
        <w:rPr>
          <w:rFonts w:ascii="Times New Roman" w:hAnsi="Times New Roman" w:cs="Times New Roman"/>
        </w:rPr>
        <w:t>(</w:t>
      </w:r>
      <w:r w:rsidRPr="00F50C30">
        <w:rPr>
          <w:rFonts w:ascii="Times New Roman" w:hAnsi="Times New Roman" w:cs="Times New Roman"/>
        </w:rPr>
        <w:t>East</w:t>
      </w:r>
      <w:r>
        <w:rPr>
          <w:rFonts w:ascii="Times New Roman" w:hAnsi="Times New Roman" w:cs="Times New Roman"/>
        </w:rPr>
        <w:t xml:space="preserve">), </w:t>
      </w:r>
      <w:r w:rsidRPr="00F50C30">
        <w:rPr>
          <w:rFonts w:ascii="Times New Roman" w:hAnsi="Times New Roman" w:cs="Times New Roman"/>
        </w:rPr>
        <w:t xml:space="preserve">and 5.77 </w:t>
      </w:r>
      <w:r>
        <w:rPr>
          <w:rFonts w:ascii="Times New Roman" w:hAnsi="Times New Roman" w:cs="Times New Roman"/>
        </w:rPr>
        <w:t>(</w:t>
      </w:r>
      <w:r w:rsidRPr="00F50C30">
        <w:rPr>
          <w:rFonts w:ascii="Times New Roman" w:hAnsi="Times New Roman" w:cs="Times New Roman"/>
        </w:rPr>
        <w:t>We</w:t>
      </w:r>
      <w:r>
        <w:rPr>
          <w:rFonts w:ascii="Times New Roman" w:hAnsi="Times New Roman" w:cs="Times New Roman"/>
        </w:rPr>
        <w:t>st)</w:t>
      </w:r>
      <w:r w:rsidRPr="00F50C30">
        <w:rPr>
          <w:rFonts w:ascii="Times New Roman" w:hAnsi="Times New Roman" w:cs="Times New Roman"/>
        </w:rPr>
        <w:t xml:space="preserve"> (Table 1). Gray fox showed a similar pattern, with an allelic richness of 7.29 for the East and 6.36 for the West sampling location.</w:t>
      </w:r>
      <w:r>
        <w:rPr>
          <w:rFonts w:ascii="Times New Roman" w:hAnsi="Times New Roman" w:cs="Times New Roman"/>
        </w:rPr>
        <w:t xml:space="preserve"> </w:t>
      </w:r>
      <w:r w:rsidRPr="00F50C30">
        <w:rPr>
          <w:rFonts w:ascii="Times New Roman" w:hAnsi="Times New Roman" w:cs="Times New Roman"/>
        </w:rPr>
        <w:t xml:space="preserve">Measures of Ho and He (estimates of gene diversity in a population) were high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Pr="00F50C30">
        <w:rPr>
          <w:rFonts w:ascii="Times New Roman" w:hAnsi="Times New Roman" w:cs="Times New Roman"/>
        </w:rPr>
        <w:t xml:space="preserve"> with</w:t>
      </w:r>
      <w:r w:rsidR="00042E8E">
        <w:rPr>
          <w:rFonts w:ascii="Times New Roman" w:hAnsi="Times New Roman" w:cs="Times New Roman"/>
        </w:rPr>
        <w:t xml:space="preserve"> coyote</w:t>
      </w:r>
      <w:r w:rsidRPr="00F50C30">
        <w:rPr>
          <w:rFonts w:ascii="Times New Roman" w:hAnsi="Times New Roman" w:cs="Times New Roman"/>
        </w:rPr>
        <w:t xml:space="preserve"> Ho ranging from 0.60-0.72 in the Bay Area</w:t>
      </w:r>
      <w:r>
        <w:rPr>
          <w:rFonts w:ascii="Times New Roman" w:hAnsi="Times New Roman" w:cs="Times New Roman"/>
        </w:rPr>
        <w:t>,</w:t>
      </w:r>
      <w:r w:rsidRPr="00F50C30">
        <w:rPr>
          <w:rFonts w:ascii="Times New Roman" w:hAnsi="Times New Roman" w:cs="Times New Roman"/>
        </w:rPr>
        <w:t xml:space="preserve"> 0.68-0.89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47C6716A" w:rsidR="00042E8E" w:rsidRDefault="00042E8E" w:rsidP="001F3C25">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Pr="00042E8E">
        <w:rPr>
          <w:rFonts w:ascii="Times New Roman" w:hAnsi="Times New Roman" w:cs="Times New Roman"/>
        </w:rPr>
        <w:t xml:space="preserve"> </w:t>
      </w:r>
      <w:commentRangeStart w:id="12"/>
      <w:r w:rsidRPr="00042E8E">
        <w:rPr>
          <w:rFonts w:ascii="Times New Roman" w:hAnsi="Times New Roman" w:cs="Times New Roman"/>
        </w:rPr>
        <w:t xml:space="preserve">(0.16 in the East, 0.18 in the West). </w:t>
      </w:r>
      <w:commentRangeEnd w:id="12"/>
      <w:r>
        <w:rPr>
          <w:rStyle w:val="CommentReference"/>
        </w:rPr>
        <w:commentReference w:id="12"/>
      </w:r>
      <w:r w:rsidR="00F50C30" w:rsidRPr="00F50C30">
        <w:rPr>
          <w:rFonts w:ascii="Times New Roman" w:hAnsi="Times New Roman" w:cs="Times New Roman"/>
        </w:rPr>
        <w:t xml:space="preserve"> </w:t>
      </w:r>
      <w:r>
        <w:rPr>
          <w:rFonts w:ascii="Times New Roman" w:hAnsi="Times New Roman" w:cs="Times New Roman"/>
        </w:rPr>
        <w:t xml:space="preserve">F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t>
      </w:r>
      <w:commentRangeStart w:id="13"/>
      <w:r w:rsidR="004178EC">
        <w:rPr>
          <w:rFonts w:ascii="Times New Roman" w:hAnsi="Times New Roman" w:cs="Times New Roman"/>
        </w:rPr>
        <w:t xml:space="preserve">were detect </w:t>
      </w:r>
      <w:commentRangeEnd w:id="13"/>
      <w:r w:rsidR="004178EC">
        <w:rPr>
          <w:rStyle w:val="CommentReference"/>
        </w:rPr>
        <w:commentReference w:id="13"/>
      </w:r>
      <w:r w:rsidR="004178EC">
        <w:rPr>
          <w:rFonts w:ascii="Times New Roman" w:hAnsi="Times New Roman" w:cs="Times New Roman"/>
        </w:rPr>
        <w:t xml:space="preserve">for one pair in the East. Second 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t>
      </w:r>
      <w:commentRangeStart w:id="14"/>
      <w:r w:rsidR="004178EC">
        <w:rPr>
          <w:rFonts w:ascii="Times New Roman" w:hAnsi="Times New Roman" w:cs="Times New Roman"/>
        </w:rPr>
        <w:t xml:space="preserve">were also detected </w:t>
      </w:r>
      <w:commentRangeEnd w:id="14"/>
      <w:r w:rsidR="004178EC">
        <w:rPr>
          <w:rStyle w:val="CommentReference"/>
        </w:rPr>
        <w:commentReference w:id="14"/>
      </w:r>
      <w:r w:rsidR="004178EC">
        <w:rPr>
          <w:rFonts w:ascii="Times New Roman" w:hAnsi="Times New Roman" w:cs="Times New Roman"/>
        </w:rPr>
        <w:t xml:space="preserve">for one pair in the West. In all cases, </w:t>
      </w:r>
      <w:r w:rsidR="004178EC" w:rsidRPr="00042E8E">
        <w:rPr>
          <w:rFonts w:ascii="Times New Roman" w:hAnsi="Times New Roman" w:cs="Times New Roman"/>
        </w:rPr>
        <w:t xml:space="preserve">the individuals in the relationship were sampled </w:t>
      </w:r>
      <w:commentRangeStart w:id="15"/>
      <w:r w:rsidR="004178EC" w:rsidRPr="00042E8E">
        <w:rPr>
          <w:rFonts w:ascii="Times New Roman" w:hAnsi="Times New Roman" w:cs="Times New Roman"/>
        </w:rPr>
        <w:t xml:space="preserve">along the same side of the highway </w:t>
      </w:r>
      <w:commentRangeEnd w:id="15"/>
      <w:r w:rsidR="004178EC">
        <w:rPr>
          <w:rStyle w:val="CommentReference"/>
        </w:rPr>
        <w:commentReference w:id="15"/>
      </w:r>
      <w:r w:rsidR="004178EC" w:rsidRPr="00042E8E">
        <w:rPr>
          <w:rFonts w:ascii="Times New Roman" w:hAnsi="Times New Roman" w:cs="Times New Roman"/>
        </w:rPr>
        <w:t>(Figure 2).</w:t>
      </w:r>
    </w:p>
    <w:p w14:paraId="728A7377" w14:textId="0C838455" w:rsidR="00F50C30"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although nine and 11 pairs of first order (e.g. parent-offspring, full sibling; r ≈ 0.50) or second order relatives (e.g. half-sibling, avuncular; r ≈ 0.25) relatives were detected W680 (r = 0.25 - 0.40) and S80-N50, respectively (r = 0.26 - 0.46).</w:t>
      </w:r>
    </w:p>
    <w:p w14:paraId="58483D36" w14:textId="77777777" w:rsidR="004178EC" w:rsidRDefault="004178EC" w:rsidP="001F3C25">
      <w:pPr>
        <w:spacing w:line="480" w:lineRule="auto"/>
        <w:rPr>
          <w:rFonts w:ascii="Times New Roman" w:hAnsi="Times New Roman" w:cs="Times New Roman"/>
        </w:rPr>
      </w:pPr>
      <w:r w:rsidRPr="004178EC">
        <w:rPr>
          <w:rFonts w:ascii="Times New Roman" w:hAnsi="Times New Roman" w:cs="Times New Roman"/>
        </w:rPr>
        <w:t xml:space="preserve">For gray fox the mean pairwise relatedness values were 0.11 for both sides of the highway. In the East, second order relationships were detected for 25 pairs, while the West contained 7 pairs of second order relatedness. First order relatedness scores were recorded for 5 pairs within the East and 2 in the West.  </w:t>
      </w:r>
      <w:r w:rsidRPr="004178EC">
        <w:rPr>
          <w:rFonts w:ascii="Times New Roman" w:hAnsi="Times New Roman" w:cs="Times New Roman"/>
        </w:rPr>
        <w:lastRenderedPageBreak/>
        <w:t>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1C0F53BD" w14:textId="77777777" w:rsidR="00491375" w:rsidRDefault="00491375" w:rsidP="001F3C25">
      <w:pPr>
        <w:spacing w:line="480" w:lineRule="auto"/>
        <w:rPr>
          <w:rFonts w:ascii="Times New Roman" w:hAnsi="Times New Roman" w:cs="Times New Roman"/>
        </w:rPr>
      </w:pP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77777777" w:rsidR="00A30917" w:rsidRPr="00A30917" w:rsidRDefault="00A30917" w:rsidP="001F3C25">
      <w:pPr>
        <w:spacing w:line="480" w:lineRule="auto"/>
        <w:rPr>
          <w:rFonts w:ascii="Times New Roman" w:hAnsi="Times New Roman" w:cs="Times New Roman"/>
        </w:rPr>
      </w:pPr>
    </w:p>
    <w:sectPr w:rsidR="00A30917"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 Elise Coen" w:date="2020-12-17T13:21:00Z" w:initials="AEC">
    <w:p w14:paraId="39A6E949" w14:textId="73AF5C47" w:rsidR="00707500" w:rsidRDefault="00707500">
      <w:pPr>
        <w:pStyle w:val="CommentText"/>
      </w:pPr>
      <w:r>
        <w:rPr>
          <w:rStyle w:val="CommentReference"/>
        </w:rPr>
        <w:annotationRef/>
      </w:r>
      <w:r>
        <w:t xml:space="preserve">Feels like this should be in </w:t>
      </w:r>
      <w:proofErr w:type="spellStart"/>
      <w:r>
        <w:t>Disussion</w:t>
      </w:r>
      <w:proofErr w:type="spellEnd"/>
    </w:p>
  </w:comment>
  <w:comment w:id="5" w:author="Amanda Elise Coen" w:date="2020-12-17T13:02:00Z" w:initials="AEC">
    <w:p w14:paraId="5AAE17B8" w14:textId="77777777" w:rsidR="001D6D1F" w:rsidRDefault="001D6D1F" w:rsidP="001D6D1F">
      <w:pPr>
        <w:pStyle w:val="CommentText"/>
      </w:pPr>
      <w:r>
        <w:rPr>
          <w:rStyle w:val="CommentReference"/>
        </w:rPr>
        <w:annotationRef/>
      </w:r>
      <w:r>
        <w:t>Do I actually need to show area measurement?</w:t>
      </w:r>
    </w:p>
  </w:comment>
  <w:comment w:id="7" w:author="Amanda Elise Coen" w:date="2020-12-22T02:47:00Z" w:initials="AEC">
    <w:p w14:paraId="07CE9124" w14:textId="4F8AF6EC" w:rsidR="00491375" w:rsidRDefault="00491375">
      <w:pPr>
        <w:pStyle w:val="CommentText"/>
      </w:pPr>
      <w:r>
        <w:rPr>
          <w:rStyle w:val="CommentReference"/>
        </w:rPr>
        <w:annotationRef/>
      </w:r>
      <w:r>
        <w:t>Check that SNF gf were not double counted between two studies</w:t>
      </w:r>
    </w:p>
  </w:comment>
  <w:comment w:id="8" w:author="Amanda Elise Coen" w:date="2020-12-22T02:49:00Z" w:initials="AEC">
    <w:p w14:paraId="44F5EE47" w14:textId="3BB1DE77" w:rsidR="00491375" w:rsidRDefault="00491375">
      <w:pPr>
        <w:pStyle w:val="CommentText"/>
      </w:pPr>
      <w:r>
        <w:rPr>
          <w:rStyle w:val="CommentReference"/>
        </w:rPr>
        <w:annotationRef/>
      </w:r>
      <w:r>
        <w:t>Will need to add in EB and Sac samples</w:t>
      </w:r>
    </w:p>
  </w:comment>
  <w:comment w:id="9" w:author="Amanda Elise Coen" w:date="2020-12-22T02:49:00Z" w:initials="AEC">
    <w:p w14:paraId="31B046AF" w14:textId="23394167" w:rsidR="00491375" w:rsidRDefault="00491375">
      <w:pPr>
        <w:pStyle w:val="CommentText"/>
      </w:pPr>
      <w:r>
        <w:rPr>
          <w:rStyle w:val="CommentReference"/>
        </w:rPr>
        <w:annotationRef/>
      </w:r>
      <w:r>
        <w:t>Will need to add in distribution of EB and Sac samples</w:t>
      </w:r>
    </w:p>
  </w:comment>
  <w:comment w:id="10" w:author="Amanda Elise Coen" w:date="2020-12-22T02:53:00Z" w:initials="AEC">
    <w:p w14:paraId="534DFA63" w14:textId="048E615F" w:rsidR="00491375" w:rsidRDefault="00491375">
      <w:pPr>
        <w:pStyle w:val="CommentText"/>
      </w:pPr>
      <w:r>
        <w:rPr>
          <w:rStyle w:val="CommentReference"/>
        </w:rPr>
        <w:annotationRef/>
      </w:r>
      <w:r>
        <w:t>Combine these?</w:t>
      </w:r>
    </w:p>
  </w:comment>
  <w:comment w:id="11" w:author="Amanda Elise Coen" w:date="2020-12-22T02:53:00Z" w:initials="AEC">
    <w:p w14:paraId="6A96AABD" w14:textId="3FBD1150" w:rsidR="00491375" w:rsidRDefault="00491375">
      <w:pPr>
        <w:pStyle w:val="CommentText"/>
      </w:pPr>
      <w:r>
        <w:rPr>
          <w:rStyle w:val="CommentReference"/>
        </w:rPr>
        <w:annotationRef/>
      </w:r>
      <w:r>
        <w:t>Which loci?</w:t>
      </w:r>
    </w:p>
  </w:comment>
  <w:comment w:id="12" w:author="Amanda Elise Coen" w:date="2020-12-22T03:06:00Z" w:initials="AEC">
    <w:p w14:paraId="4330DD16" w14:textId="078031B8" w:rsidR="00042E8E" w:rsidRDefault="00042E8E">
      <w:pPr>
        <w:pStyle w:val="CommentText"/>
      </w:pPr>
      <w:r>
        <w:rPr>
          <w:rStyle w:val="CommentReference"/>
        </w:rPr>
        <w:annotationRef/>
      </w:r>
      <w:r>
        <w:t>Need to look at EB and Sac</w:t>
      </w:r>
    </w:p>
  </w:comment>
  <w:comment w:id="13" w:author="Amanda Elise Coen" w:date="2020-12-22T03:17:00Z" w:initials="AEC">
    <w:p w14:paraId="22F9C394" w14:textId="702FEAAC" w:rsidR="004178EC" w:rsidRDefault="004178EC">
      <w:pPr>
        <w:pStyle w:val="CommentText"/>
      </w:pPr>
      <w:r>
        <w:rPr>
          <w:rStyle w:val="CommentReference"/>
        </w:rPr>
        <w:annotationRef/>
      </w:r>
      <w:r>
        <w:t>Need to look at EB and Sac</w:t>
      </w:r>
    </w:p>
  </w:comment>
  <w:comment w:id="14" w:author="Amanda Elise Coen" w:date="2020-12-22T03:18:00Z" w:initials="AEC">
    <w:p w14:paraId="22DE5C77" w14:textId="7F8A8CA9" w:rsidR="004178EC" w:rsidRDefault="004178EC">
      <w:pPr>
        <w:pStyle w:val="CommentText"/>
      </w:pPr>
      <w:r>
        <w:rPr>
          <w:rStyle w:val="CommentReference"/>
        </w:rPr>
        <w:annotationRef/>
      </w:r>
      <w:r>
        <w:t>Need to look at EB and Sac</w:t>
      </w:r>
    </w:p>
  </w:comment>
  <w:comment w:id="15" w:author="Amanda Elise Coen" w:date="2020-12-22T03:18:00Z" w:initials="AEC">
    <w:p w14:paraId="01432663" w14:textId="3EED0678" w:rsidR="004178EC" w:rsidRDefault="004178EC">
      <w:pPr>
        <w:pStyle w:val="CommentText"/>
      </w:pPr>
      <w:r>
        <w:rPr>
          <w:rStyle w:val="CommentReference"/>
        </w:rPr>
        <w:annotationRef/>
      </w:r>
      <w:r>
        <w:t>True for EB and Sa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A6E949" w15:done="0"/>
  <w15:commentEx w15:paraId="5AAE17B8" w15:done="0"/>
  <w15:commentEx w15:paraId="07CE9124" w15:done="0"/>
  <w15:commentEx w15:paraId="44F5EE47" w15:done="0"/>
  <w15:commentEx w15:paraId="31B046AF" w15:done="0"/>
  <w15:commentEx w15:paraId="534DFA63" w15:done="0"/>
  <w15:commentEx w15:paraId="6A96AABD" w15:done="0"/>
  <w15:commentEx w15:paraId="4330DD16" w15:done="0"/>
  <w15:commentEx w15:paraId="22F9C394" w15:done="0"/>
  <w15:commentEx w15:paraId="22DE5C77" w15:done="0"/>
  <w15:commentEx w15:paraId="014326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D9C1" w16cex:dateUtc="2020-12-17T21:21:00Z"/>
  <w16cex:commentExtensible w16cex:durableId="2385D55F" w16cex:dateUtc="2020-12-17T21:02:00Z"/>
  <w16cex:commentExtensible w16cex:durableId="238BDCA9" w16cex:dateUtc="2020-12-22T10:47:00Z"/>
  <w16cex:commentExtensible w16cex:durableId="238BDD2F" w16cex:dateUtc="2020-12-22T10:49:00Z"/>
  <w16cex:commentExtensible w16cex:durableId="238BDD4E" w16cex:dateUtc="2020-12-22T10:49:00Z"/>
  <w16cex:commentExtensible w16cex:durableId="238BDE2D" w16cex:dateUtc="2020-12-22T10:53:00Z"/>
  <w16cex:commentExtensible w16cex:durableId="238BDE0F" w16cex:dateUtc="2020-12-22T10:53:00Z"/>
  <w16cex:commentExtensible w16cex:durableId="238BE130" w16cex:dateUtc="2020-12-22T11:06:00Z"/>
  <w16cex:commentExtensible w16cex:durableId="238BE3D6" w16cex:dateUtc="2020-12-22T11:17:00Z"/>
  <w16cex:commentExtensible w16cex:durableId="238BE3EA" w16cex:dateUtc="2020-12-22T11:18:00Z"/>
  <w16cex:commentExtensible w16cex:durableId="238BE3FA" w16cex:dateUtc="2020-12-22T1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A6E949" w16cid:durableId="2385D9C1"/>
  <w16cid:commentId w16cid:paraId="5AAE17B8" w16cid:durableId="2385D55F"/>
  <w16cid:commentId w16cid:paraId="07CE9124" w16cid:durableId="238BDCA9"/>
  <w16cid:commentId w16cid:paraId="44F5EE47" w16cid:durableId="238BDD2F"/>
  <w16cid:commentId w16cid:paraId="31B046AF" w16cid:durableId="238BDD4E"/>
  <w16cid:commentId w16cid:paraId="534DFA63" w16cid:durableId="238BDE2D"/>
  <w16cid:commentId w16cid:paraId="6A96AABD" w16cid:durableId="238BDE0F"/>
  <w16cid:commentId w16cid:paraId="4330DD16" w16cid:durableId="238BE130"/>
  <w16cid:commentId w16cid:paraId="22F9C394" w16cid:durableId="238BE3D6"/>
  <w16cid:commentId w16cid:paraId="22DE5C77" w16cid:durableId="238BE3EA"/>
  <w16cid:commentId w16cid:paraId="01432663" w16cid:durableId="238BE3F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 Elise Coen">
    <w15:presenceInfo w15:providerId="None" w15:userId="Amanda Elise Co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42E8E"/>
    <w:rsid w:val="001D6D1F"/>
    <w:rsid w:val="001F3C25"/>
    <w:rsid w:val="00250F74"/>
    <w:rsid w:val="004178EC"/>
    <w:rsid w:val="00491375"/>
    <w:rsid w:val="005178A3"/>
    <w:rsid w:val="00707500"/>
    <w:rsid w:val="00835A95"/>
    <w:rsid w:val="00A30917"/>
    <w:rsid w:val="00A96F0C"/>
    <w:rsid w:val="00AB434E"/>
    <w:rsid w:val="00DD7067"/>
    <w:rsid w:val="00E15216"/>
    <w:rsid w:val="00EB076A"/>
    <w:rsid w:val="00F50C30"/>
    <w:rsid w:val="00F722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01</TotalTime>
  <Pages>7</Pages>
  <Words>2107</Words>
  <Characters>1201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 Elise Coen</cp:lastModifiedBy>
  <cp:revision>6</cp:revision>
  <cp:lastPrinted>2020-12-17T00:29:00Z</cp:lastPrinted>
  <dcterms:created xsi:type="dcterms:W3CDTF">2020-12-17T00:28:00Z</dcterms:created>
  <dcterms:modified xsi:type="dcterms:W3CDTF">2020-12-22T11:19:00Z</dcterms:modified>
</cp:coreProperties>
</file>